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9DF525" w14:textId="77777777" w:rsidR="003552DE" w:rsidRDefault="00DD1EAA">
      <w:pPr>
        <w:suppressLineNumbers/>
        <w:rPr>
          <w:b/>
          <w:bCs/>
          <w:sz w:val="36"/>
          <w:szCs w:val="36"/>
        </w:rPr>
      </w:pPr>
      <w:r>
        <w:rPr>
          <w:b/>
          <w:bCs/>
          <w:sz w:val="36"/>
          <w:szCs w:val="36"/>
        </w:rPr>
        <w:t xml:space="preserve">Catchy Title About 19andMe and </w:t>
      </w:r>
      <w:proofErr w:type="spellStart"/>
      <w:r>
        <w:rPr>
          <w:b/>
          <w:bCs/>
          <w:sz w:val="36"/>
          <w:szCs w:val="36"/>
        </w:rPr>
        <w:t>Covid</w:t>
      </w:r>
      <w:proofErr w:type="spellEnd"/>
      <w:r>
        <w:rPr>
          <w:b/>
          <w:bCs/>
          <w:sz w:val="36"/>
          <w:szCs w:val="36"/>
        </w:rPr>
        <w:t xml:space="preserve"> Risk Prediction</w:t>
      </w:r>
    </w:p>
    <w:p w14:paraId="7ED25891" w14:textId="77777777" w:rsidR="003552DE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Authors:   </w:t>
      </w:r>
    </w:p>
    <w:p w14:paraId="18D68F0D" w14:textId="77777777" w:rsidR="00122C7E" w:rsidRDefault="00122C7E">
      <w:pPr>
        <w:rPr>
          <w:shd w:val="clear" w:color="auto" w:fill="FFFFFF"/>
        </w:rPr>
      </w:pPr>
      <w:bookmarkStart w:id="0" w:name="_GoBack"/>
      <w:bookmarkEnd w:id="0"/>
    </w:p>
    <w:p w14:paraId="21EC517E" w14:textId="3698A3F4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Cindy Hu, PhD</w:t>
      </w:r>
      <w:r w:rsidR="00CD34B8">
        <w:rPr>
          <w:shd w:val="clear" w:color="auto" w:fill="FFFFFF"/>
        </w:rPr>
        <w:t>*</w:t>
      </w:r>
    </w:p>
    <w:p w14:paraId="01FF05C6" w14:textId="08B497D4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Data Scientist</w:t>
      </w:r>
      <w:r w:rsidR="001637DF">
        <w:rPr>
          <w:shd w:val="clear" w:color="auto" w:fill="FFFFFF"/>
        </w:rPr>
        <w:t xml:space="preserve"> II</w:t>
      </w:r>
    </w:p>
    <w:p w14:paraId="2F8D3CD8" w14:textId="77777777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 Policy Research, </w:t>
      </w:r>
      <w:hyperlink r:id="rId6" w:history="1">
        <w:r w:rsidRPr="002F49A1">
          <w:rPr>
            <w:rStyle w:val="Hyperlink"/>
            <w:shd w:val="clear" w:color="auto" w:fill="FFFFFF"/>
          </w:rPr>
          <w:t>chu@mathematica-mpr.com</w:t>
        </w:r>
      </w:hyperlink>
    </w:p>
    <w:p w14:paraId="586401FC" w14:textId="77777777" w:rsidR="00493A69" w:rsidRDefault="00493A69">
      <w:pPr>
        <w:rPr>
          <w:shd w:val="clear" w:color="auto" w:fill="FFFFFF"/>
        </w:rPr>
      </w:pPr>
    </w:p>
    <w:p w14:paraId="0FAD1763" w14:textId="77777777" w:rsidR="003552DE" w:rsidRDefault="00493A69">
      <w:pPr>
        <w:rPr>
          <w:shd w:val="clear" w:color="auto" w:fill="FFFFFF"/>
        </w:rPr>
      </w:pPr>
      <w:r>
        <w:rPr>
          <w:shd w:val="clear" w:color="auto" w:fill="FFFFFF"/>
        </w:rPr>
        <w:t>Jennifer Starling, PhD</w:t>
      </w:r>
    </w:p>
    <w:p w14:paraId="7E66E796" w14:textId="36DF1670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Statistician</w:t>
      </w:r>
      <w:r w:rsidR="00943DE6">
        <w:rPr>
          <w:shd w:val="clear" w:color="auto" w:fill="FFFFFF"/>
        </w:rPr>
        <w:t xml:space="preserve"> II</w:t>
      </w:r>
    </w:p>
    <w:p w14:paraId="4CCF4F4A" w14:textId="22E06F1F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 Policy Research, </w:t>
      </w:r>
      <w:hyperlink r:id="rId7" w:history="1">
        <w:r w:rsidR="00122C7E" w:rsidRPr="002F49A1">
          <w:rPr>
            <w:rStyle w:val="Hyperlink"/>
            <w:shd w:val="clear" w:color="auto" w:fill="FFFFFF"/>
          </w:rPr>
          <w:t>jstarling@mathematica-mpr.com</w:t>
        </w:r>
      </w:hyperlink>
      <w:r w:rsidR="00122C7E">
        <w:rPr>
          <w:shd w:val="clear" w:color="auto" w:fill="FFFFFF"/>
        </w:rPr>
        <w:t xml:space="preserve"> </w:t>
      </w:r>
    </w:p>
    <w:p w14:paraId="1AB267F2" w14:textId="77777777" w:rsidR="00122C7E" w:rsidRDefault="00122C7E">
      <w:pPr>
        <w:rPr>
          <w:shd w:val="clear" w:color="auto" w:fill="FFFFFF"/>
        </w:rPr>
      </w:pPr>
    </w:p>
    <w:p w14:paraId="4821B601" w14:textId="76F7C7A1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* = Corresponding author</w:t>
      </w:r>
    </w:p>
    <w:p w14:paraId="50502253" w14:textId="77777777" w:rsidR="003552DE" w:rsidRDefault="003552DE">
      <w:pPr>
        <w:rPr>
          <w:shd w:val="clear" w:color="auto" w:fill="FFFFFF"/>
        </w:rPr>
      </w:pPr>
    </w:p>
    <w:p w14:paraId="2D419B73" w14:textId="77777777" w:rsidR="003552DE" w:rsidRDefault="003552DE">
      <w:pPr>
        <w:rPr>
          <w:shd w:val="clear" w:color="auto" w:fill="FFFFFF"/>
        </w:rPr>
      </w:pPr>
    </w:p>
    <w:p w14:paraId="48F567B0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 xml:space="preserve">Word Count - </w:t>
      </w:r>
      <w:r w:rsidR="00493A69">
        <w:rPr>
          <w:shd w:val="clear" w:color="auto" w:fill="FFFFFF"/>
        </w:rPr>
        <w:t>xxx</w:t>
      </w:r>
    </w:p>
    <w:p w14:paraId="0997ADC6" w14:textId="77777777" w:rsidR="003552DE" w:rsidRDefault="003552DE">
      <w:pPr>
        <w:rPr>
          <w:shd w:val="clear" w:color="auto" w:fill="FFFFFF"/>
        </w:rPr>
      </w:pPr>
    </w:p>
    <w:p w14:paraId="1AF22873" w14:textId="77777777" w:rsidR="003552DE" w:rsidRDefault="003552DE">
      <w:pPr>
        <w:rPr>
          <w:shd w:val="clear" w:color="auto" w:fill="FFFFFF"/>
        </w:rPr>
      </w:pPr>
    </w:p>
    <w:p w14:paraId="57067B00" w14:textId="77777777" w:rsidR="003552DE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Keywords:   </w:t>
      </w:r>
    </w:p>
    <w:p w14:paraId="2EA983D2" w14:textId="77777777" w:rsidR="003552DE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Covid-19</w:t>
      </w:r>
    </w:p>
    <w:p w14:paraId="3832DA71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Risk prediction</w:t>
      </w:r>
    </w:p>
    <w:p w14:paraId="11F30203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32A0E237" w14:textId="77777777" w:rsidR="003552DE" w:rsidRDefault="003552D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61132980" w14:textId="77777777" w:rsidR="003552DE" w:rsidRDefault="003552DE">
      <w:pPr>
        <w:rPr>
          <w:shd w:val="clear" w:color="auto" w:fill="FFFFFF"/>
        </w:rPr>
      </w:pPr>
    </w:p>
    <w:p w14:paraId="372C0551" w14:textId="77777777" w:rsidR="003552DE" w:rsidRDefault="00DE001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b/>
          <w:sz w:val="28"/>
          <w:szCs w:val="28"/>
        </w:rPr>
        <w:t>Word count:</w:t>
      </w: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 xml:space="preserve">   </w:t>
      </w:r>
    </w:p>
    <w:p w14:paraId="2ED4CAE5" w14:textId="77777777" w:rsidR="003552DE" w:rsidRDefault="003552DE">
      <w:pPr>
        <w:rPr>
          <w:shd w:val="clear" w:color="auto" w:fill="FFFFFF"/>
        </w:rPr>
      </w:pPr>
    </w:p>
    <w:p w14:paraId="34787E32" w14:textId="77777777" w:rsidR="003552DE" w:rsidRDefault="003552DE">
      <w:pPr>
        <w:rPr>
          <w:shd w:val="clear" w:color="auto" w:fill="FFFFFF"/>
        </w:rPr>
      </w:pPr>
    </w:p>
    <w:p w14:paraId="0D8E1730" w14:textId="77777777" w:rsidR="003552DE" w:rsidRDefault="003552DE">
      <w:pPr>
        <w:rPr>
          <w:shd w:val="clear" w:color="auto" w:fill="FFFFFF"/>
        </w:rPr>
      </w:pPr>
    </w:p>
    <w:p w14:paraId="1F1C49CE" w14:textId="77777777" w:rsidR="00FD6A1A" w:rsidRDefault="00FD6A1A">
      <w:pPr>
        <w:spacing w:after="0" w:line="24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14:paraId="1B48349C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Abstract</w:t>
      </w:r>
    </w:p>
    <w:p w14:paraId="3C17172B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Background</w:t>
      </w:r>
    </w:p>
    <w:p w14:paraId="5CE0A5EF" w14:textId="77777777" w:rsidR="003552DE" w:rsidRDefault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14AAF72" w14:textId="77777777" w:rsidR="003552DE" w:rsidRDefault="003552DE">
      <w:pPr>
        <w:rPr>
          <w:shd w:val="clear" w:color="auto" w:fill="FFFFFF"/>
        </w:rPr>
      </w:pPr>
    </w:p>
    <w:p w14:paraId="1939784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Methods</w:t>
      </w:r>
    </w:p>
    <w:p w14:paraId="4CC87A7C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420FCB73" w14:textId="77777777" w:rsidR="003552DE" w:rsidRDefault="003552DE">
      <w:pPr>
        <w:rPr>
          <w:shd w:val="clear" w:color="auto" w:fill="FFFFFF"/>
        </w:rPr>
      </w:pPr>
    </w:p>
    <w:p w14:paraId="72FCE3E6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indings</w:t>
      </w:r>
    </w:p>
    <w:p w14:paraId="6ABFE8AF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F4E84C6" w14:textId="77777777" w:rsidR="003552DE" w:rsidRDefault="003552DE">
      <w:pPr>
        <w:rPr>
          <w:shd w:val="clear" w:color="auto" w:fill="FFFFFF"/>
        </w:rPr>
      </w:pPr>
    </w:p>
    <w:p w14:paraId="62487BC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Interpretation</w:t>
      </w:r>
    </w:p>
    <w:p w14:paraId="11C1E8C0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70AC499" w14:textId="77777777" w:rsidR="00FD6A1A" w:rsidRDefault="00FD6A1A">
      <w:pPr>
        <w:rPr>
          <w:shd w:val="clear" w:color="auto" w:fill="FFFFFF"/>
        </w:rPr>
      </w:pPr>
    </w:p>
    <w:p w14:paraId="5324F9EC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unding</w:t>
      </w:r>
    </w:p>
    <w:p w14:paraId="4C94B27E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7F906ADB" w14:textId="77777777" w:rsidR="003552DE" w:rsidRPr="00CA63A7" w:rsidRDefault="003552DE">
      <w:pPr>
        <w:rPr>
          <w:b/>
          <w:sz w:val="28"/>
          <w:szCs w:val="28"/>
        </w:rPr>
      </w:pPr>
    </w:p>
    <w:p w14:paraId="626040A7" w14:textId="77777777" w:rsidR="003552DE" w:rsidRDefault="003552DE"/>
    <w:p w14:paraId="219D327E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26A6CDDD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Introduction</w:t>
      </w:r>
    </w:p>
    <w:p w14:paraId="683452B3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A559ECE" w14:textId="77777777" w:rsidR="003552DE" w:rsidRDefault="003552DE">
      <w:pPr>
        <w:rPr>
          <w:shd w:val="clear" w:color="auto" w:fill="FFFFFF"/>
        </w:rPr>
      </w:pPr>
    </w:p>
    <w:p w14:paraId="01BA0F65" w14:textId="77777777" w:rsidR="003552DE" w:rsidRPr="002514E5" w:rsidRDefault="00DE001E">
      <w:pPr>
        <w:rPr>
          <w:shd w:val="clear" w:color="auto" w:fill="FFFFFF"/>
        </w:rPr>
      </w:pPr>
      <w:r>
        <w:fldChar w:fldCharType="begin"/>
      </w:r>
      <w:r>
        <w:rPr>
          <w:shd w:val="clear" w:color="auto" w:fill="FFFFFF"/>
        </w:rPr>
        <w:instrText>ADDIN EN.CITE &lt;EndNote&gt;&lt;Cite&gt;&lt;Author&gt;Bearak&lt;/Author&gt;&lt;Year&gt;2020&lt;/Year&gt;&lt;RecNum&gt;1190&lt;/RecNum&gt;&lt;DisplayText&gt;&lt;style face="superscript"&gt;5&lt;/style&gt;&lt;/DisplayText&gt;&lt;record&gt;&lt;rec-number&gt;1190&lt;/rec-number&gt;&lt;foreign-keys&gt;&lt;key app="EN" db-id="5v5xpasrytpefpe52xr5a9vvtrww9ts0p9d9" timestamp="1595534521"&gt;1190&lt;/key&gt;&lt;/foreign-keys&gt;&lt;ref-type name="Journal Article"&gt;17&lt;/ref-type&gt;&lt;contributors&gt;&lt;authors&gt;&lt;author&gt;Bearak, Jonathan&lt;/author&gt;&lt;author&gt;Popinchalk, Anna&lt;/author&gt;&lt;author&gt;Ganatra, Bela&lt;/author&gt;&lt;author&gt;Moller, Ann-Beth&lt;/author&gt;&lt;author&gt;Tunçalp, Özge&lt;/author&gt;&lt;author&gt;Beavin, Cynthia&lt;/author&gt;&lt;author&gt;Kwok, Lorraine&lt;/author&gt;&lt;author&gt;Alkema, Leontine&lt;/author&gt;&lt;/authors&gt;&lt;/contributors&gt;&lt;titles&gt;&lt;title&gt;Unintended pregnancy and abortion by income, region, and the legal status of abortion: estimates from a comprehensive model for 1990-2019&lt;/title&gt;&lt;secondary-title&gt;The Lancet Global Health&lt;/secondary-title&gt;&lt;/titles&gt;&lt;periodical&gt;&lt;full-title&gt;The Lancet Global Health&lt;/full-title&gt;&lt;/periodical&gt;&lt;edition&gt;07/23/2020&lt;/edition&gt;&lt;dates&gt;&lt;year&gt;2020&lt;/year&gt;&lt;pub-dates&gt;&lt;date&gt;07/22/2020&lt;/date&gt;&lt;/pub-dates&gt;&lt;/dates&gt;&lt;publisher&gt;Elsevier&lt;/publisher&gt;&lt;isbn&gt;2214-109X&lt;/isbn&gt;&lt;urls&gt;&lt;related-urls&gt;&lt;url&gt;https://doi.org/10.1016/S2214-109X(20)30315-6&lt;/url&gt;&lt;/related-urls&gt;&lt;/urls&gt;&lt;electronic-resource-num&gt;10.1016/S2214-109X(20)30315-6&lt;/electronic-resource-num&gt;&lt;access-date&gt;2020/07/23&lt;/access-date&gt;&lt;/record&gt;&lt;/Cite&gt;&lt;/EndNote&gt;</w:instrText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 &lt;EndNote&gt;&lt;Cite&gt;&lt;Author&gt;Royal College of Obstetricians and Gynaecologists (RCOG)&lt;/Author&gt;&lt;Year&gt;2015&lt;/Year&gt;&lt;RecNum&gt;58&lt;/RecNum&gt;&lt;DisplayText&gt;&lt;style face="superscript"&gt;8&lt;/style&gt;&lt;/DisplayText&gt;&lt;record&gt;&lt;rec-number&gt;58&lt;/rec-number&gt;&lt;foreign-keys&gt;&lt;key app="EN" db-id="5v5xpasrytpefpe52xr5a9vvtrww9ts0p9d9" timestamp="1591738194"&gt;58&lt;/key&gt;&lt;/foreign-keys&gt;&lt;ref-type name="Report"&gt;27&lt;/ref-type&gt;&lt;contributors&gt;&lt;authors&gt;&lt;author&gt;Royal College of Obstetricians and Gynaecologists (RCOG), &lt;/author&gt;&lt;/authors&gt;&lt;secondary-authors&gt;&lt;author&gt;RCOG&lt;/author&gt;&lt;/secondary-authors&gt;&lt;tertiary-authors&gt;&lt;author&gt;Royal College of Obstetricians &amp;amp; Gynaecologists&lt;/author&gt;&lt;/tertiary-authors&gt;&lt;/contributors&gt;&lt;titles&gt;&lt;title&gt;Best practice in  comprehensive abortion care&lt;/title&gt;&lt;secondary-title&gt;Best Practice Paper No. 2&lt;/secondary-title&gt;&lt;/titles&gt;&lt;dates&gt;&lt;year&gt;2015&lt;/year&gt;&lt;pub-dates&gt;&lt;date&gt;6/2015&lt;/date&gt;&lt;/pub-dates&gt;&lt;/dates&gt;&lt;pub-location&gt;London&lt;/pub-location&gt;&lt;label&gt;54&lt;/label&gt;&lt;urls&gt;&lt;related-urls&gt;&lt;url&gt;&lt;style face="underline" font="default" size="100%"&gt;https://www.rcog.org.uk/globalassets/documents/guidelines/best-practice-papers/best-practice-paper-2.pdf&lt;/style&gt;&lt;/url&gt;&lt;/related-urls&gt;&lt;/urls&gt;&lt;access-date&gt;10/1/2018&lt;/access-date&gt;&lt;/record&gt;&lt;/Cite&gt;&lt;/EndNote&gt;</w:instrText>
      </w:r>
      <w:r>
        <w:rPr>
          <w:shd w:val="clear" w:color="auto" w:fill="FFFFFF"/>
        </w:rPr>
        <w:fldChar w:fldCharType="end"/>
      </w:r>
      <w:r>
        <w:rPr>
          <w:b/>
          <w:sz w:val="28"/>
          <w:szCs w:val="28"/>
        </w:rPr>
        <w:t>Methods</w:t>
      </w:r>
    </w:p>
    <w:p w14:paraId="59ED3EE7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7D92FA02" w14:textId="77777777" w:rsidR="003552DE" w:rsidRDefault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0A8E2A9F" w14:textId="77777777" w:rsidR="003552DE" w:rsidRDefault="003552DE">
      <w:pPr>
        <w:rPr>
          <w:shd w:val="clear" w:color="auto" w:fill="FFFFFF"/>
        </w:rPr>
      </w:pPr>
    </w:p>
    <w:p w14:paraId="0B05CE09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78BDF28D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2A0F0FC6" w14:textId="77777777" w:rsidR="003552DE" w:rsidRDefault="003552DE">
      <w:pPr>
        <w:rPr>
          <w:shd w:val="clear" w:color="auto" w:fill="FFFFFF"/>
        </w:rPr>
      </w:pPr>
    </w:p>
    <w:p w14:paraId="1EDCDED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Results</w:t>
      </w:r>
    </w:p>
    <w:p w14:paraId="1A5DDBFD" w14:textId="77777777" w:rsidR="003552DE" w:rsidRDefault="003552DE">
      <w:pPr>
        <w:rPr>
          <w:shd w:val="clear" w:color="auto" w:fill="FFFFFF"/>
        </w:rPr>
      </w:pPr>
    </w:p>
    <w:p w14:paraId="1DCD3262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6412994A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88F94DC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774E81C1" w14:textId="77777777" w:rsidR="003552DE" w:rsidRDefault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19D4AE0B" w14:textId="77777777" w:rsidR="003552DE" w:rsidRDefault="003552DE">
      <w:pPr>
        <w:rPr>
          <w:shd w:val="clear" w:color="auto" w:fill="FFFFFF"/>
        </w:rPr>
      </w:pPr>
    </w:p>
    <w:p w14:paraId="0F25A940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iscussion</w:t>
      </w:r>
    </w:p>
    <w:p w14:paraId="32DABA24" w14:textId="77777777" w:rsidR="00766AD8" w:rsidRDefault="00766AD8" w:rsidP="00766AD8">
      <w:pPr>
        <w:rPr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0C23D245" w14:textId="77777777" w:rsidR="00766AD8" w:rsidRDefault="00766AD8" w:rsidP="00766AD8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54656B7" w14:textId="77777777" w:rsidR="003552DE" w:rsidRDefault="00DE001E">
      <w:pPr>
        <w:rPr>
          <w:b/>
          <w:bCs/>
        </w:rPr>
      </w:pPr>
      <w:r>
        <w:t xml:space="preserve"> </w:t>
      </w:r>
      <w:r w:rsidR="00766AD8">
        <w:rPr>
          <w:b/>
          <w:bCs/>
        </w:rPr>
        <w:t>Validation</w:t>
      </w:r>
    </w:p>
    <w:p w14:paraId="0679866C" w14:textId="77777777" w:rsidR="003552DE" w:rsidRPr="00766AD8" w:rsidRDefault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7F268BD6" w14:textId="77777777" w:rsidR="003552DE" w:rsidRDefault="00DE001E">
      <w:pPr>
        <w:rPr>
          <w:shd w:val="clear" w:color="auto" w:fill="FFFFFF"/>
        </w:rPr>
      </w:pPr>
      <w:r>
        <w:rPr>
          <w:b/>
          <w:shd w:val="clear" w:color="auto" w:fill="FFFFFF"/>
        </w:rPr>
        <w:t>Limitations</w:t>
      </w:r>
    </w:p>
    <w:p w14:paraId="04CF9033" w14:textId="77777777" w:rsidR="003552DE" w:rsidRPr="00766AD8" w:rsidRDefault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29DBA6F5" w14:textId="77777777" w:rsidR="003552DE" w:rsidRDefault="003552DE">
      <w:pPr>
        <w:rPr>
          <w:shd w:val="clear" w:color="auto" w:fill="FFFFFF"/>
        </w:rPr>
      </w:pPr>
    </w:p>
    <w:p w14:paraId="6AA0C1D8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Conclusion</w:t>
      </w:r>
    </w:p>
    <w:p w14:paraId="34396831" w14:textId="77777777" w:rsidR="00766AD8" w:rsidRP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195EE8C9" w14:textId="77777777" w:rsidR="003552DE" w:rsidRDefault="003552DE">
      <w:pPr>
        <w:rPr>
          <w:shd w:val="clear" w:color="auto" w:fill="FFFFFF"/>
        </w:rPr>
      </w:pPr>
    </w:p>
    <w:p w14:paraId="69151759" w14:textId="77777777" w:rsidR="003552DE" w:rsidRDefault="003552DE">
      <w:pPr>
        <w:rPr>
          <w:shd w:val="clear" w:color="auto" w:fill="FFFFFF"/>
        </w:rPr>
      </w:pPr>
    </w:p>
    <w:p w14:paraId="692D913D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1429BE2F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Tables and Figures</w:t>
      </w:r>
    </w:p>
    <w:p w14:paraId="2071CF91" w14:textId="77777777" w:rsidR="003552DE" w:rsidRPr="00766AD8" w:rsidRDefault="00766AD8">
      <w:pPr>
        <w:rPr>
          <w:b/>
          <w:bCs/>
          <w:shd w:val="clear" w:color="auto" w:fill="FFFFFF"/>
        </w:rPr>
      </w:pPr>
      <w:r w:rsidRPr="00766AD8">
        <w:rPr>
          <w:b/>
          <w:bCs/>
          <w:shd w:val="clear" w:color="auto" w:fill="FFFFFF"/>
        </w:rPr>
        <w:t>Table 1</w:t>
      </w:r>
    </w:p>
    <w:p w14:paraId="4934B3E2" w14:textId="77777777" w:rsid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05E5C683" w14:textId="77777777" w:rsidR="00766AD8" w:rsidRPr="00766AD8" w:rsidRDefault="00667DE7" w:rsidP="00766AD8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Figure 1</w:t>
      </w:r>
    </w:p>
    <w:p w14:paraId="5AFD4829" w14:textId="77777777" w:rsidR="00766AD8" w:rsidRP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41C62C0E" w14:textId="77777777" w:rsidR="00766AD8" w:rsidRDefault="00766AD8">
      <w:pPr>
        <w:rPr>
          <w:b/>
          <w:sz w:val="28"/>
          <w:szCs w:val="28"/>
        </w:rPr>
      </w:pPr>
    </w:p>
    <w:p w14:paraId="6A94E2C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ata Sharing Statement</w:t>
      </w:r>
    </w:p>
    <w:p w14:paraId="6CCD20B8" w14:textId="77777777" w:rsidR="003552DE" w:rsidRDefault="00017775">
      <w:pPr>
        <w:rPr>
          <w:rFonts w:ascii="Calibri" w:eastAsia="Calibri" w:hAnsi="Calibri" w:cs="Calibri"/>
        </w:rPr>
      </w:pPr>
      <w:r>
        <w:rPr>
          <w:rFonts w:eastAsia="Calibri" w:cs="Calibri"/>
        </w:rPr>
        <w:t>Do we need one?  Maybe!  Other statements can go here, as necessary.</w:t>
      </w:r>
    </w:p>
    <w:p w14:paraId="146D1BAC" w14:textId="77777777" w:rsidR="003552DE" w:rsidRDefault="003552DE">
      <w:pPr>
        <w:rPr>
          <w:rFonts w:ascii="Calibri" w:eastAsia="Calibri" w:hAnsi="Calibri" w:cs="Calibri"/>
        </w:rPr>
      </w:pPr>
    </w:p>
    <w:p w14:paraId="38CB4D75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6A674F47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References</w:t>
      </w:r>
    </w:p>
    <w:p w14:paraId="18594577" w14:textId="77777777" w:rsidR="003552DE" w:rsidRDefault="003552DE">
      <w:pPr>
        <w:rPr>
          <w:shd w:val="clear" w:color="auto" w:fill="FFFFFF"/>
        </w:rPr>
      </w:pPr>
    </w:p>
    <w:sectPr w:rsidR="003552DE">
      <w:footerReference w:type="default" r:id="rId8"/>
      <w:pgSz w:w="11906" w:h="16838"/>
      <w:pgMar w:top="1440" w:right="1440" w:bottom="1440" w:left="1440" w:header="0" w:footer="708" w:gutter="0"/>
      <w:lnNumType w:countBy="1" w:distance="283" w:restart="continuous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098763" w14:textId="77777777" w:rsidR="000F1C70" w:rsidRDefault="000F1C70">
      <w:pPr>
        <w:spacing w:after="0" w:line="240" w:lineRule="auto"/>
      </w:pPr>
      <w:r>
        <w:separator/>
      </w:r>
    </w:p>
  </w:endnote>
  <w:endnote w:type="continuationSeparator" w:id="0">
    <w:p w14:paraId="761313C7" w14:textId="77777777" w:rsidR="000F1C70" w:rsidRDefault="000F1C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Mono">
    <w:altName w:val="Courier New"/>
    <w:charset w:val="01"/>
    <w:family w:val="modern"/>
    <w:pitch w:val="fixed"/>
  </w:font>
  <w:font w:name="Liberation Sans">
    <w:altName w:val="Arial"/>
    <w:charset w:val="01"/>
    <w:family w:val="swiss"/>
    <w:pitch w:val="variable"/>
  </w:font>
  <w:font w:name="PingFang SC">
    <w:panose1 w:val="00000000000000000000"/>
    <w:charset w:val="00"/>
    <w:family w:val="roman"/>
    <w:notTrueType/>
    <w:pitch w:val="default"/>
  </w:font>
  <w:font w:name="Lucida Sans">
    <w:altName w:val="Lucida Sans"/>
    <w:charset w:val="00"/>
    <w:family w:val="swiss"/>
    <w:pitch w:val="variable"/>
    <w:sig w:usb0="00000003" w:usb1="00000000" w:usb2="00000000" w:usb3="00000000" w:csb0="00000001" w:csb1="00000000"/>
  </w:font>
  <w:font w:name="Helvetica">
    <w:panose1 w:val="020B0604020202020204"/>
    <w:charset w:val="01"/>
    <w:family w:val="roman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54C992" w14:textId="77777777" w:rsidR="00CD34B8" w:rsidRDefault="00CA63A7">
    <w:pPr>
      <w:pStyle w:val="Footer"/>
      <w:rPr>
        <w:sz w:val="16"/>
        <w:szCs w:val="16"/>
      </w:rPr>
    </w:pPr>
    <w:r>
      <w:rPr>
        <w:sz w:val="16"/>
        <w:szCs w:val="16"/>
      </w:rPr>
      <w:t>Title placeholder</w:t>
    </w:r>
    <w:r w:rsidR="00CD34B8">
      <w:rPr>
        <w:sz w:val="16"/>
        <w:szCs w:val="16"/>
      </w:rPr>
      <w:tab/>
      <w:t xml:space="preserve">Page </w:t>
    </w:r>
    <w:r w:rsidR="00CD34B8">
      <w:rPr>
        <w:bCs/>
        <w:sz w:val="16"/>
        <w:szCs w:val="16"/>
      </w:rPr>
      <w:fldChar w:fldCharType="begin"/>
    </w:r>
    <w:r w:rsidR="00CD34B8">
      <w:rPr>
        <w:bCs/>
        <w:sz w:val="16"/>
        <w:szCs w:val="16"/>
      </w:rPr>
      <w:instrText>PAGE \* ARABIC</w:instrText>
    </w:r>
    <w:r w:rsidR="00CD34B8">
      <w:rPr>
        <w:bCs/>
        <w:sz w:val="16"/>
        <w:szCs w:val="16"/>
      </w:rPr>
      <w:fldChar w:fldCharType="separate"/>
    </w:r>
    <w:r w:rsidR="00CD34B8">
      <w:rPr>
        <w:bCs/>
        <w:sz w:val="16"/>
        <w:szCs w:val="16"/>
      </w:rPr>
      <w:t>30</w:t>
    </w:r>
    <w:r w:rsidR="00CD34B8">
      <w:rPr>
        <w:bCs/>
        <w:sz w:val="16"/>
        <w:szCs w:val="16"/>
      </w:rPr>
      <w:fldChar w:fldCharType="end"/>
    </w:r>
    <w:r w:rsidR="00CD34B8">
      <w:rPr>
        <w:sz w:val="16"/>
        <w:szCs w:val="16"/>
      </w:rPr>
      <w:t xml:space="preserve"> of </w:t>
    </w:r>
    <w:r w:rsidR="00CD34B8">
      <w:rPr>
        <w:bCs/>
        <w:sz w:val="16"/>
        <w:szCs w:val="16"/>
      </w:rPr>
      <w:fldChar w:fldCharType="begin"/>
    </w:r>
    <w:r w:rsidR="00CD34B8">
      <w:rPr>
        <w:bCs/>
        <w:sz w:val="16"/>
        <w:szCs w:val="16"/>
      </w:rPr>
      <w:instrText>NUMPAGES \* ARABIC</w:instrText>
    </w:r>
    <w:r w:rsidR="00CD34B8">
      <w:rPr>
        <w:bCs/>
        <w:sz w:val="16"/>
        <w:szCs w:val="16"/>
      </w:rPr>
      <w:fldChar w:fldCharType="separate"/>
    </w:r>
    <w:r w:rsidR="00CD34B8">
      <w:rPr>
        <w:bCs/>
        <w:sz w:val="16"/>
        <w:szCs w:val="16"/>
      </w:rPr>
      <w:t>30</w:t>
    </w:r>
    <w:r w:rsidR="00CD34B8">
      <w:rPr>
        <w:bCs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4C449B" w14:textId="77777777" w:rsidR="000F1C70" w:rsidRDefault="000F1C70">
      <w:pPr>
        <w:spacing w:after="0" w:line="240" w:lineRule="auto"/>
      </w:pPr>
      <w:r>
        <w:separator/>
      </w:r>
    </w:p>
  </w:footnote>
  <w:footnote w:type="continuationSeparator" w:id="0">
    <w:p w14:paraId="59664989" w14:textId="77777777" w:rsidR="000F1C70" w:rsidRDefault="000F1C70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552DE"/>
    <w:rsid w:val="00017775"/>
    <w:rsid w:val="000F1C70"/>
    <w:rsid w:val="00122C7E"/>
    <w:rsid w:val="001637DF"/>
    <w:rsid w:val="002514E5"/>
    <w:rsid w:val="003552DE"/>
    <w:rsid w:val="004204A4"/>
    <w:rsid w:val="00493A69"/>
    <w:rsid w:val="00667DE7"/>
    <w:rsid w:val="00766AD8"/>
    <w:rsid w:val="00943DE6"/>
    <w:rsid w:val="00CA63A7"/>
    <w:rsid w:val="00CD34B8"/>
    <w:rsid w:val="00DD1EAA"/>
    <w:rsid w:val="00DE001E"/>
    <w:rsid w:val="00FD6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123ABD"/>
  <w15:docId w15:val="{ADE63BE9-DC23-4FED-ABD1-BCB7DDCEE1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qFormat/>
    <w:rsid w:val="00AA1542"/>
  </w:style>
  <w:style w:type="character" w:styleId="Hyperlink">
    <w:name w:val="Hyperlink"/>
    <w:basedOn w:val="DefaultParagraphFont"/>
    <w:uiPriority w:val="99"/>
    <w:unhideWhenUsed/>
    <w:rsid w:val="00E0621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E06219"/>
    <w:rPr>
      <w:b/>
      <w:bCs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BA6B2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BA6B27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A54F69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54F69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A54F69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A54F6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423A08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7B311E"/>
  </w:style>
  <w:style w:type="character" w:customStyle="1" w:styleId="FooterChar">
    <w:name w:val="Footer Char"/>
    <w:basedOn w:val="DefaultParagraphFont"/>
    <w:link w:val="Footer"/>
    <w:uiPriority w:val="99"/>
    <w:qFormat/>
    <w:rsid w:val="007B311E"/>
  </w:style>
  <w:style w:type="character" w:styleId="FollowedHyperlink">
    <w:name w:val="FollowedHyperlink"/>
    <w:basedOn w:val="DefaultParagraphFont"/>
    <w:uiPriority w:val="99"/>
    <w:semiHidden/>
    <w:unhideWhenUsed/>
    <w:rsid w:val="00CC3EC5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qFormat/>
    <w:rsid w:val="008B25CB"/>
    <w:rPr>
      <w:color w:val="605E5C"/>
      <w:shd w:val="clear" w:color="auto" w:fill="E1DFDD"/>
    </w:rPr>
  </w:style>
  <w:style w:type="character" w:customStyle="1" w:styleId="LineNumbering">
    <w:name w:val="Line Numbering"/>
  </w:style>
  <w:style w:type="character" w:customStyle="1" w:styleId="SourceText">
    <w:name w:val="Source Text"/>
    <w:qFormat/>
    <w:rPr>
      <w:rFonts w:ascii="Liberation Mono" w:eastAsia="Liberation Mono" w:hAnsi="Liberation Mono" w:cs="Liberation Mono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Lucida San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ucida 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ucida San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BA6B27"/>
    <w:pPr>
      <w:spacing w:after="0"/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qFormat/>
    <w:rsid w:val="00BA6B27"/>
    <w:pPr>
      <w:spacing w:line="240" w:lineRule="auto"/>
    </w:pPr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semiHidden/>
    <w:unhideWhenUsed/>
    <w:qFormat/>
    <w:rsid w:val="001B007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A54F69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A54F6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A54F6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44004"/>
    <w:pPr>
      <w:ind w:left="720"/>
      <w:contextualSpacing/>
    </w:p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Revision">
    <w:name w:val="Revision"/>
    <w:uiPriority w:val="99"/>
    <w:semiHidden/>
    <w:qFormat/>
    <w:rsid w:val="005812A8"/>
  </w:style>
  <w:style w:type="paragraph" w:customStyle="1" w:styleId="PreformattedText">
    <w:name w:val="Preformatted Text"/>
    <w:basedOn w:val="Normal"/>
    <w:qFormat/>
    <w:pPr>
      <w:spacing w:after="0"/>
    </w:pPr>
    <w:rPr>
      <w:rFonts w:ascii="Liberation Mono" w:eastAsia="Liberation Mono" w:hAnsi="Liberation Mono" w:cs="Liberation Mono"/>
      <w:sz w:val="20"/>
      <w:szCs w:val="20"/>
    </w:rPr>
  </w:style>
  <w:style w:type="table" w:styleId="TableGrid">
    <w:name w:val="Table Grid"/>
    <w:basedOn w:val="TableNormal"/>
    <w:uiPriority w:val="39"/>
    <w:rsid w:val="00A10E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5Dark-Accent11">
    <w:name w:val="Grid Table 5 Dark - Accent 11"/>
    <w:basedOn w:val="TableNormal"/>
    <w:uiPriority w:val="50"/>
    <w:rsid w:val="00CF5DAD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GridTable4-Accent51">
    <w:name w:val="Grid Table 4 - Accent 51"/>
    <w:basedOn w:val="TableNormal"/>
    <w:uiPriority w:val="49"/>
    <w:rsid w:val="00AA5B29"/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PlainTable11">
    <w:name w:val="Plain Table 11"/>
    <w:basedOn w:val="TableNormal"/>
    <w:uiPriority w:val="41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FFFFFF" w:themeColor="background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41">
    <w:name w:val="Grid Table 41"/>
    <w:basedOn w:val="TableNormal"/>
    <w:uiPriority w:val="49"/>
    <w:rsid w:val="00692C1B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5Dark-Accent31">
    <w:name w:val="Grid Table 5 Dark - Accent 31"/>
    <w:basedOn w:val="TableNormal"/>
    <w:uiPriority w:val="50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customStyle="1" w:styleId="GridTable1Light1">
    <w:name w:val="Grid Table 1 Light1"/>
    <w:basedOn w:val="TableNormal"/>
    <w:uiPriority w:val="46"/>
    <w:rsid w:val="00692C1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493A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yperlink" Target="mailto:jstarling@mathematica-mpr.com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chu@mathematica-mpr.com" TargetMode="External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4</TotalTime>
  <Pages>5</Pages>
  <Words>548</Words>
  <Characters>312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thematica</Company>
  <LinksUpToDate>false</LinksUpToDate>
  <CharactersWithSpaces>3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Lord</dc:creator>
  <dc:description/>
  <cp:lastModifiedBy>Jennifer Starling</cp:lastModifiedBy>
  <cp:revision>88</cp:revision>
  <dcterms:created xsi:type="dcterms:W3CDTF">2020-11-20T21:18:00Z</dcterms:created>
  <dcterms:modified xsi:type="dcterms:W3CDTF">2020-12-17T20:55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